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5D1EBFC" w14:textId="77777777" w:rsidR="0026720B" w:rsidRDefault="001E275E">
      <w:r>
        <w:t>METHODS</w:t>
      </w:r>
    </w:p>
    <w:p w14:paraId="2156F3C5" w14:textId="77777777" w:rsidR="001E275E" w:rsidRPr="00FC55A3" w:rsidRDefault="001E275E">
      <w:pPr>
        <w:rPr>
          <w:i/>
        </w:rPr>
      </w:pPr>
      <w:r>
        <w:t xml:space="preserve">We </w:t>
      </w:r>
      <w:r w:rsidR="007B0BCD">
        <w:t>investigate</w:t>
      </w:r>
      <w:r w:rsidR="0052461D">
        <w:t>d</w:t>
      </w:r>
      <w:r w:rsidR="007B0BCD">
        <w:t xml:space="preserve"> </w:t>
      </w:r>
      <w:r>
        <w:t>the interactive effects of atmospheric carbon dioxide partial pressure and soil waterlogging on three riparian tree species</w:t>
      </w:r>
      <w:r w:rsidR="00FC55A3">
        <w:t xml:space="preserve"> from south eastern Australia. </w:t>
      </w:r>
      <w:r w:rsidR="00FC55A3" w:rsidRPr="00FC55A3">
        <w:rPr>
          <w:i/>
        </w:rPr>
        <w:t xml:space="preserve">Casuarina </w:t>
      </w:r>
      <w:proofErr w:type="spellStart"/>
      <w:r w:rsidR="00FC55A3" w:rsidRPr="00FC55A3">
        <w:rPr>
          <w:i/>
        </w:rPr>
        <w:t>cunninghamiana</w:t>
      </w:r>
      <w:proofErr w:type="spellEnd"/>
      <w:r w:rsidR="00FC55A3">
        <w:t xml:space="preserve"> and </w:t>
      </w:r>
      <w:r w:rsidR="00FC55A3" w:rsidRPr="00FC55A3">
        <w:rPr>
          <w:i/>
        </w:rPr>
        <w:t xml:space="preserve">Eucalyptus </w:t>
      </w:r>
      <w:proofErr w:type="spellStart"/>
      <w:r w:rsidR="00FC55A3" w:rsidRPr="00FC55A3">
        <w:rPr>
          <w:i/>
        </w:rPr>
        <w:t>camaldulensis</w:t>
      </w:r>
      <w:proofErr w:type="spellEnd"/>
      <w:r w:rsidR="00FC55A3">
        <w:t xml:space="preserve"> dominate many riparian environments in south eastern Australia; </w:t>
      </w:r>
      <w:r w:rsidR="00FC55A3" w:rsidRPr="00FC55A3">
        <w:rPr>
          <w:i/>
        </w:rPr>
        <w:t>Acacia floribunda</w:t>
      </w:r>
      <w:r w:rsidR="00FC55A3">
        <w:t xml:space="preserve"> is also common in this region. These three species are dissimilar phylogenetically and morphologically.  </w:t>
      </w:r>
    </w:p>
    <w:p w14:paraId="1FD2A283" w14:textId="77777777" w:rsidR="00FC55A3" w:rsidRDefault="00FC55A3"/>
    <w:p w14:paraId="6EB13C2D" w14:textId="77777777" w:rsidR="00FC55A3" w:rsidRDefault="00FC55A3">
      <w:r w:rsidRPr="00FC55A3">
        <w:rPr>
          <w:i/>
        </w:rPr>
        <w:t>Experimental Procedure</w:t>
      </w:r>
    </w:p>
    <w:p w14:paraId="205E7A38" w14:textId="77777777" w:rsidR="0052461D" w:rsidRDefault="0052461D">
      <w:r w:rsidRPr="00730BEA">
        <w:t xml:space="preserve">We used a fully factorial </w:t>
      </w:r>
      <w:r w:rsidR="006C15B7">
        <w:t>design comprising</w:t>
      </w:r>
      <w:r w:rsidRPr="00730BEA">
        <w:t xml:space="preserve"> using two CO2 treatments: ambient and elevated CO2, and three waterlogging treatments: </w:t>
      </w:r>
      <w:r w:rsidR="006C15B7">
        <w:t xml:space="preserve">non-waterlogged </w:t>
      </w:r>
      <w:r w:rsidRPr="00730BEA">
        <w:t xml:space="preserve">control, waterlogged and </w:t>
      </w:r>
      <w:r w:rsidR="006C15B7">
        <w:t xml:space="preserve">waterlogged then </w:t>
      </w:r>
      <w:r w:rsidRPr="00730BEA">
        <w:t>recovered</w:t>
      </w:r>
      <w:r w:rsidR="00730BEA" w:rsidRPr="00730BEA">
        <w:t xml:space="preserve"> (n= 8 per treatment combination</w:t>
      </w:r>
      <w:r w:rsidR="00C7106F">
        <w:t>, per species</w:t>
      </w:r>
      <w:r w:rsidR="00730BEA" w:rsidRPr="00730BEA">
        <w:t>)</w:t>
      </w:r>
      <w:r w:rsidRPr="00730BEA">
        <w:t xml:space="preserve">. </w:t>
      </w:r>
      <w:r w:rsidR="00DB77E8">
        <w:t xml:space="preserve">We measured plant growth physiology (photosynthetic rate and instantaneous water use efficiency) as well as </w:t>
      </w:r>
      <w:r w:rsidR="00BC5D9E">
        <w:t>biomass</w:t>
      </w:r>
      <w:r w:rsidR="00943C9A">
        <w:t xml:space="preserve"> and biomass </w:t>
      </w:r>
      <w:r w:rsidR="00BC5D9E">
        <w:t xml:space="preserve">allocation, and tissue density traits indicative of ecological strategy and position along economic spectra </w:t>
      </w:r>
      <w:r w:rsidR="00BC5D9E" w:rsidRPr="00380769">
        <w:rPr>
          <w:highlight w:val="yellow"/>
        </w:rPr>
        <w:t>(Reich et al. 2014).</w:t>
      </w:r>
    </w:p>
    <w:p w14:paraId="63837129" w14:textId="77777777" w:rsidR="00FC55A3" w:rsidRDefault="000268ED">
      <w:r>
        <w:t>Pots were constructed from 90 mm by 700 mm</w:t>
      </w:r>
      <w:r w:rsidR="00062CBA">
        <w:t xml:space="preserve"> (4.3 L capacity)</w:t>
      </w:r>
      <w:r>
        <w:t xml:space="preserve"> sections of PVC pipe</w:t>
      </w:r>
      <w:r w:rsidR="0081670D">
        <w:t xml:space="preserve"> with drilled endcaps</w:t>
      </w:r>
      <w:r w:rsidR="00062CBA">
        <w:t>,</w:t>
      </w:r>
      <w:r>
        <w:t xml:space="preserve"> and contained a commercially sourced 80/20 mixture of </w:t>
      </w:r>
      <w:r w:rsidR="00062CBA">
        <w:t xml:space="preserve">river sand and soil </w:t>
      </w:r>
      <w:r>
        <w:t>(</w:t>
      </w:r>
      <w:r w:rsidRPr="000268ED">
        <w:rPr>
          <w:bCs/>
        </w:rPr>
        <w:t>Australian</w:t>
      </w:r>
      <w:r w:rsidRPr="000268ED">
        <w:t> </w:t>
      </w:r>
      <w:r w:rsidRPr="000268ED">
        <w:rPr>
          <w:bCs/>
        </w:rPr>
        <w:t>Native</w:t>
      </w:r>
      <w:r w:rsidRPr="000268ED">
        <w:t> </w:t>
      </w:r>
      <w:r w:rsidRPr="000268ED">
        <w:rPr>
          <w:bCs/>
        </w:rPr>
        <w:t>Landscapes</w:t>
      </w:r>
      <w:r w:rsidRPr="000268ED">
        <w:t>, North Ryde, NSW, Australia</w:t>
      </w:r>
      <w:r>
        <w:t>).</w:t>
      </w:r>
      <w:r w:rsidR="00062CBA">
        <w:t xml:space="preserve"> </w:t>
      </w:r>
      <w:r w:rsidR="0081670D">
        <w:t xml:space="preserve">The bottom 2 cm of each pot was filled with gravel (~1 cm particle size) to promote free drainage. </w:t>
      </w:r>
      <w:r w:rsidR="00062CBA">
        <w:t>2.5</w:t>
      </w:r>
      <w:r w:rsidR="00D63080">
        <w:t xml:space="preserve"> </w:t>
      </w:r>
      <w:r w:rsidR="00062CBA">
        <w:t xml:space="preserve">g / L of time-release fertiliser granules (NPK 19.1, 0, 11.9, Yates Australia, Padstow, NSW, Australia) </w:t>
      </w:r>
      <w:r w:rsidR="0081670D">
        <w:t>was</w:t>
      </w:r>
      <w:r w:rsidR="00062CBA">
        <w:t xml:space="preserve"> mixed evenly through the soil medium. </w:t>
      </w:r>
    </w:p>
    <w:p w14:paraId="44992249" w14:textId="77777777" w:rsidR="00C27BD9" w:rsidRPr="00C27BD9" w:rsidRDefault="00C27BD9">
      <w:pPr>
        <w:rPr>
          <w:b/>
        </w:rPr>
      </w:pPr>
      <w:r>
        <w:t>Seeds were obtained from a commercial supplier (</w:t>
      </w:r>
      <w:proofErr w:type="spellStart"/>
      <w:r w:rsidRPr="00FC55A3">
        <w:t>Nindethana</w:t>
      </w:r>
      <w:proofErr w:type="spellEnd"/>
      <w:r w:rsidRPr="00FC55A3">
        <w:t xml:space="preserve"> Seed Service, Albany, WA, Australia</w:t>
      </w:r>
      <w:r>
        <w:t xml:space="preserve">). </w:t>
      </w:r>
      <w:r w:rsidRPr="00380769">
        <w:rPr>
          <w:highlight w:val="lightGray"/>
        </w:rPr>
        <w:t xml:space="preserve">Seeds of </w:t>
      </w:r>
      <w:r w:rsidRPr="00380769">
        <w:rPr>
          <w:i/>
          <w:highlight w:val="lightGray"/>
        </w:rPr>
        <w:t>A. floribunda</w:t>
      </w:r>
      <w:r w:rsidRPr="00380769">
        <w:rPr>
          <w:highlight w:val="lightGray"/>
        </w:rPr>
        <w:t xml:space="preserve"> were </w:t>
      </w:r>
      <w:proofErr w:type="spellStart"/>
      <w:r w:rsidRPr="00380769">
        <w:rPr>
          <w:highlight w:val="lightGray"/>
        </w:rPr>
        <w:t>pretreated</w:t>
      </w:r>
      <w:proofErr w:type="spellEnd"/>
      <w:r w:rsidRPr="00380769">
        <w:rPr>
          <w:highlight w:val="lightGray"/>
        </w:rPr>
        <w:t xml:space="preserve"> by scalding in 100 </w:t>
      </w:r>
      <w:proofErr w:type="spellStart"/>
      <w:r w:rsidRPr="00380769">
        <w:rPr>
          <w:highlight w:val="lightGray"/>
          <w:vertAlign w:val="superscript"/>
        </w:rPr>
        <w:t>o</w:t>
      </w:r>
      <w:r w:rsidRPr="00380769">
        <w:rPr>
          <w:highlight w:val="lightGray"/>
        </w:rPr>
        <w:t>C</w:t>
      </w:r>
      <w:proofErr w:type="spellEnd"/>
      <w:r w:rsidRPr="00380769">
        <w:rPr>
          <w:highlight w:val="lightGray"/>
        </w:rPr>
        <w:t xml:space="preserve"> water and soaking overnight.</w:t>
      </w:r>
      <w:r>
        <w:t xml:space="preserve"> All seeds were germinated on moist tissue paper in trays at ~20 </w:t>
      </w:r>
      <w:proofErr w:type="spellStart"/>
      <w:r w:rsidRPr="000268ED">
        <w:rPr>
          <w:vertAlign w:val="superscript"/>
        </w:rPr>
        <w:t>o</w:t>
      </w:r>
      <w:r>
        <w:t>C.</w:t>
      </w:r>
      <w:proofErr w:type="spellEnd"/>
      <w:r>
        <w:t xml:space="preserve"> Following cotyledon emergence, </w:t>
      </w:r>
      <w:r w:rsidR="0052461D">
        <w:t xml:space="preserve">four </w:t>
      </w:r>
      <w:r>
        <w:t>seedlings were transplanted into</w:t>
      </w:r>
      <w:r w:rsidR="0052461D">
        <w:t xml:space="preserve"> each</w:t>
      </w:r>
      <w:r>
        <w:t xml:space="preserve"> growing pot; germination was staggered </w:t>
      </w:r>
      <w:r w:rsidR="0052461D">
        <w:t>by</w:t>
      </w:r>
      <w:r>
        <w:t xml:space="preserve"> species to ensure all seedlings were transplanted within 48 hours.</w:t>
      </w:r>
      <w:r w:rsidR="0052461D">
        <w:t xml:space="preserve"> After two weeks of growth, plants were thinned to retain a single, medium sized individual.  </w:t>
      </w:r>
    </w:p>
    <w:p w14:paraId="41C5360B" w14:textId="77777777" w:rsidR="007B0BCD" w:rsidRDefault="007B0BCD">
      <w:r>
        <w:t>Plants were grown in glasshouses at Macquarie University, in Sydney, Australia, between June and November</w:t>
      </w:r>
      <w:r w:rsidR="006C15B7">
        <w:t>.</w:t>
      </w:r>
      <w:r>
        <w:t xml:space="preserve"> </w:t>
      </w:r>
      <w:r w:rsidR="0081670D">
        <w:t>Pots were supported by wire mesh</w:t>
      </w:r>
      <w:r w:rsidR="005B65CA">
        <w:t xml:space="preserve"> on trolleys</w:t>
      </w:r>
      <w:r w:rsidR="0081670D">
        <w:t xml:space="preserve">; pot positioning on trolleys was randomised with respect to species, and trolleys were rotated weekly to offset potential microclimatic effects. </w:t>
      </w:r>
      <w:r>
        <w:t>Two levels of CO</w:t>
      </w:r>
      <w:r w:rsidRPr="007B0BCD">
        <w:rPr>
          <w:vertAlign w:val="subscript"/>
        </w:rPr>
        <w:t>2</w:t>
      </w:r>
      <w:r>
        <w:t xml:space="preserve"> treatment </w:t>
      </w:r>
      <w:r w:rsidR="0081670D">
        <w:t xml:space="preserve">(380-400 ppm and 530-570ppm) </w:t>
      </w:r>
      <w:r>
        <w:t>were used</w:t>
      </w:r>
      <w:r w:rsidR="0081670D">
        <w:t xml:space="preserve"> in two replicate glasshouses per </w:t>
      </w:r>
      <w:r w:rsidR="005B65CA">
        <w:t>level</w:t>
      </w:r>
      <w:r>
        <w:t>. These CO</w:t>
      </w:r>
      <w:r w:rsidRPr="007B0BCD">
        <w:rPr>
          <w:vertAlign w:val="subscript"/>
        </w:rPr>
        <w:t>2</w:t>
      </w:r>
      <w:r>
        <w:t xml:space="preserve"> ranges were </w:t>
      </w:r>
      <w:r w:rsidR="0006625A">
        <w:t>monitored</w:t>
      </w:r>
      <w:r>
        <w:t xml:space="preserve"> and </w:t>
      </w:r>
      <w:r w:rsidR="0006625A">
        <w:t>maintained</w:t>
      </w:r>
      <w:r>
        <w:t xml:space="preserve"> using a</w:t>
      </w:r>
      <w:r w:rsidR="0006625A">
        <w:t>n automated gas delivery system (</w:t>
      </w:r>
      <w:r w:rsidR="0006625A" w:rsidRPr="0006625A">
        <w:t xml:space="preserve">Canary Company Pty Ltd, Lane Cove, NSW, </w:t>
      </w:r>
      <w:proofErr w:type="gramStart"/>
      <w:r w:rsidR="0006625A" w:rsidRPr="0006625A">
        <w:t>Australia</w:t>
      </w:r>
      <w:proofErr w:type="gramEnd"/>
      <w:r w:rsidR="0006625A">
        <w:t>). The lower range corresponds to the ambient atmospheric CO</w:t>
      </w:r>
      <w:r w:rsidR="0006625A" w:rsidRPr="00A97B41">
        <w:rPr>
          <w:vertAlign w:val="subscript"/>
        </w:rPr>
        <w:t>2</w:t>
      </w:r>
      <w:r w:rsidR="0006625A">
        <w:t xml:space="preserve"> concentration</w:t>
      </w:r>
      <w:r w:rsidR="0081670D">
        <w:t>,</w:t>
      </w:r>
      <w:r w:rsidR="0006625A">
        <w:t xml:space="preserve"> while the higher range reflects the predicted atmospheric CO</w:t>
      </w:r>
      <w:r w:rsidR="0006625A" w:rsidRPr="00A97B41">
        <w:rPr>
          <w:vertAlign w:val="subscript"/>
        </w:rPr>
        <w:t>2</w:t>
      </w:r>
      <w:r w:rsidR="0006625A">
        <w:t xml:space="preserve"> concentration in 2050. </w:t>
      </w:r>
      <w:r w:rsidR="0006625A" w:rsidRPr="0006625A">
        <w:rPr>
          <w:sz w:val="18"/>
        </w:rPr>
        <w:t>IPCC (2013) Climate change 2013: A physical science basis</w:t>
      </w:r>
      <w:r w:rsidR="0006625A">
        <w:t>.</w:t>
      </w:r>
      <w:r w:rsidR="0081670D">
        <w:t xml:space="preserve"> </w:t>
      </w:r>
      <w:r w:rsidR="0052461D">
        <w:t xml:space="preserve">Temperature was maintained between 16 and 28 </w:t>
      </w:r>
      <w:proofErr w:type="spellStart"/>
      <w:r w:rsidR="0052461D" w:rsidRPr="0052461D">
        <w:rPr>
          <w:vertAlign w:val="superscript"/>
        </w:rPr>
        <w:t>o</w:t>
      </w:r>
      <w:r w:rsidR="0052461D">
        <w:t>C.</w:t>
      </w:r>
      <w:proofErr w:type="spellEnd"/>
      <w:r w:rsidR="0052461D">
        <w:t xml:space="preserve"> </w:t>
      </w:r>
      <w:r w:rsidR="0081670D">
        <w:t>Plants were watered by a</w:t>
      </w:r>
      <w:r w:rsidR="005B65CA">
        <w:t xml:space="preserve"> misting</w:t>
      </w:r>
      <w:r w:rsidR="0081670D">
        <w:t xml:space="preserve"> sprinkler system three times daily</w:t>
      </w:r>
      <w:r w:rsidR="005B65CA">
        <w:t xml:space="preserve"> and supplementary hand watering every 3-4 days. T</w:t>
      </w:r>
      <w:r w:rsidR="00941BF6">
        <w:t>rolleys</w:t>
      </w:r>
      <w:r w:rsidR="0081670D">
        <w:t xml:space="preserve"> were swapped between </w:t>
      </w:r>
      <w:r w:rsidR="00941BF6">
        <w:t xml:space="preserve">replicate </w:t>
      </w:r>
      <w:r w:rsidR="0081670D">
        <w:t xml:space="preserve">glasshouses </w:t>
      </w:r>
      <w:r w:rsidR="00941BF6">
        <w:t xml:space="preserve">monthly. </w:t>
      </w:r>
    </w:p>
    <w:p w14:paraId="45B71093" w14:textId="77777777" w:rsidR="006C15B7" w:rsidRDefault="00C27BD9">
      <w:r>
        <w:t>Waterlogging was initiated after 90 days of plant growth</w:t>
      </w:r>
      <w:r w:rsidR="0052461D">
        <w:t>, and lasted 24 days</w:t>
      </w:r>
      <w:r>
        <w:t xml:space="preserve">. </w:t>
      </w:r>
      <w:r w:rsidR="006C15B7">
        <w:t>Plants randomly assigned to “waterlogged” and “recovered” treatments</w:t>
      </w:r>
      <w:r w:rsidR="0052461D">
        <w:t xml:space="preserve"> were waterlogged by immersion to within 10cm of the soil surface in 450L plastic tubs. The black tubs were covered with white polythene sheeting to reduce heat absorption. </w:t>
      </w:r>
      <w:r w:rsidR="006C15B7">
        <w:t xml:space="preserve">Photosynthetic rate and transpiration rate of plants assigned to the “waterlogged” treatment were measured at the end of the waterlogging period, after which </w:t>
      </w:r>
      <w:r w:rsidR="006C15B7">
        <w:lastRenderedPageBreak/>
        <w:t xml:space="preserve">they were harvested. Tubs were drained following the waterlogging period, and “control” and “recovered” treatment plants were grown for 23 days before </w:t>
      </w:r>
      <w:r w:rsidR="00A97B41">
        <w:t>measurement and harvesting.</w:t>
      </w:r>
    </w:p>
    <w:p w14:paraId="1B03A34F" w14:textId="77777777" w:rsidR="00A97B41" w:rsidRDefault="00A97B41"/>
    <w:p w14:paraId="759CC13F" w14:textId="77777777" w:rsidR="00C27BD9" w:rsidRDefault="006C15B7">
      <w:r>
        <w:t>Photosynthetic rate</w:t>
      </w:r>
      <w:r w:rsidR="001906F0">
        <w:t xml:space="preserve"> (CO</w:t>
      </w:r>
      <w:r w:rsidR="001906F0" w:rsidRPr="001906F0">
        <w:rPr>
          <w:vertAlign w:val="subscript"/>
        </w:rPr>
        <w:t>2</w:t>
      </w:r>
      <w:r w:rsidR="001906F0">
        <w:t xml:space="preserve"> assimilation rate)</w:t>
      </w:r>
      <w:r>
        <w:t xml:space="preserve"> and transpiration rate</w:t>
      </w:r>
      <w:r w:rsidR="00A97B41">
        <w:t xml:space="preserve"> of the newest fully developed leaf</w:t>
      </w:r>
      <w:r>
        <w:t xml:space="preserve"> were measured</w:t>
      </w:r>
      <w:r w:rsidR="00A97B41">
        <w:t xml:space="preserve"> </w:t>
      </w:r>
      <w:r w:rsidR="00137077">
        <w:t xml:space="preserve">for four plants per treatment, </w:t>
      </w:r>
      <w:r w:rsidR="00A97B41">
        <w:t>between 9am and 12:30pm</w:t>
      </w:r>
      <w:r>
        <w:t xml:space="preserve"> using a </w:t>
      </w:r>
      <w:proofErr w:type="spellStart"/>
      <w:r>
        <w:t>LiCor</w:t>
      </w:r>
      <w:proofErr w:type="spellEnd"/>
      <w:r>
        <w:t xml:space="preserve"> 6400</w:t>
      </w:r>
      <w:r w:rsidR="00A97B41">
        <w:t>XT</w:t>
      </w:r>
      <w:r>
        <w:t xml:space="preserve"> </w:t>
      </w:r>
      <w:r w:rsidR="00A97B41">
        <w:t>infrared gas analyser (</w:t>
      </w:r>
      <w:r w:rsidR="00A97B41" w:rsidRPr="00A97B41">
        <w:t>L</w:t>
      </w:r>
      <w:r w:rsidR="00EB3EA0">
        <w:t>i-</w:t>
      </w:r>
      <w:proofErr w:type="spellStart"/>
      <w:r w:rsidR="00EB3EA0">
        <w:t>Cor</w:t>
      </w:r>
      <w:proofErr w:type="spellEnd"/>
      <w:r w:rsidR="00A97B41" w:rsidRPr="00A97B41">
        <w:t xml:space="preserve"> Inc., Lincoln, NE, USA</w:t>
      </w:r>
      <w:r w:rsidR="00A97B41">
        <w:t xml:space="preserve">). Photon flux was set to 1500 </w:t>
      </w:r>
      <w:r w:rsidR="00A97B41" w:rsidRPr="00A97B41">
        <w:t>µ</w:t>
      </w:r>
      <w:proofErr w:type="spellStart"/>
      <w:r w:rsidR="00A97B41" w:rsidRPr="00A97B41">
        <w:t>mol</w:t>
      </w:r>
      <w:proofErr w:type="spellEnd"/>
      <w:r w:rsidR="00A97B41" w:rsidRPr="00A97B41">
        <w:t xml:space="preserve"> m</w:t>
      </w:r>
      <w:r w:rsidR="00A97B41" w:rsidRPr="00A97B41">
        <w:rPr>
          <w:vertAlign w:val="superscript"/>
        </w:rPr>
        <w:t>-2</w:t>
      </w:r>
      <w:r w:rsidR="00A97B41" w:rsidRPr="00A97B41">
        <w:t> s</w:t>
      </w:r>
      <w:r w:rsidR="00A97B41" w:rsidRPr="00A97B41">
        <w:rPr>
          <w:vertAlign w:val="superscript"/>
        </w:rPr>
        <w:t>-1</w:t>
      </w:r>
      <w:r w:rsidR="00A97B41">
        <w:t xml:space="preserve"> and temperature was held at 28 </w:t>
      </w:r>
      <w:proofErr w:type="spellStart"/>
      <w:r w:rsidR="00A97B41" w:rsidRPr="0052461D">
        <w:rPr>
          <w:vertAlign w:val="superscript"/>
        </w:rPr>
        <w:t>o</w:t>
      </w:r>
      <w:r w:rsidR="00A97B41">
        <w:t>C.</w:t>
      </w:r>
      <w:proofErr w:type="spellEnd"/>
      <w:r w:rsidR="00C7106F">
        <w:t xml:space="preserve"> For leaves which did not completely fill the cuvette, leaf area was measured by digital analysis (</w:t>
      </w:r>
      <w:proofErr w:type="spellStart"/>
      <w:r w:rsidR="00C7106F">
        <w:t>ImageJ</w:t>
      </w:r>
      <w:proofErr w:type="spellEnd"/>
      <w:r w:rsidR="00C7106F">
        <w:t xml:space="preserve"> 1.48 for Windows) of a photograph of the leaf taken against a 2x3 cm</w:t>
      </w:r>
      <w:r w:rsidR="00C7106F">
        <w:rPr>
          <w:vertAlign w:val="superscript"/>
        </w:rPr>
        <w:t xml:space="preserve">2 </w:t>
      </w:r>
      <w:r w:rsidR="00C7106F">
        <w:t xml:space="preserve">plastic backdrop, which corresponded to the area of the cuvette. </w:t>
      </w:r>
      <w:r w:rsidR="00213056">
        <w:t xml:space="preserve">Photosynthetic rate and transpiration rate were determined by correcting values according to the measured area. Instantaneous water use efficiency </w:t>
      </w:r>
      <w:r w:rsidR="00AC2DF9">
        <w:t xml:space="preserve">(WUE) </w:t>
      </w:r>
      <w:r w:rsidR="00213056">
        <w:t xml:space="preserve">was calculated as </w:t>
      </w:r>
      <w:r w:rsidR="001906F0">
        <w:t xml:space="preserve">the ratio of </w:t>
      </w:r>
      <w:r w:rsidR="00FE5ED1">
        <w:t>CO</w:t>
      </w:r>
      <w:r w:rsidR="00FE5ED1" w:rsidRPr="00FE5ED1">
        <w:rPr>
          <w:vertAlign w:val="subscript"/>
        </w:rPr>
        <w:t>2</w:t>
      </w:r>
      <w:r w:rsidR="00FE5ED1">
        <w:t xml:space="preserve"> assimilation</w:t>
      </w:r>
      <w:r w:rsidR="001906F0">
        <w:t xml:space="preserve"> </w:t>
      </w:r>
      <w:r w:rsidR="00FE5ED1">
        <w:t xml:space="preserve">to transpiration. </w:t>
      </w:r>
    </w:p>
    <w:p w14:paraId="19AE8CE5" w14:textId="77777777" w:rsidR="00EB3EA0" w:rsidRDefault="00C7106F" w:rsidP="00EB3EA0">
      <w:commentRangeStart w:id="0"/>
      <w:r>
        <w:t>Upon harvesting, roots were washed free of soil</w:t>
      </w:r>
      <w:r w:rsidR="00800A1F">
        <w:t>, and the plant was separated</w:t>
      </w:r>
      <w:r>
        <w:t xml:space="preserve"> into fine (&lt; 1 mm diameter) and coarse </w:t>
      </w:r>
      <w:r w:rsidR="00F41318">
        <w:t xml:space="preserve">roots </w:t>
      </w:r>
      <w:r w:rsidR="00800A1F">
        <w:t>(excluding dead root biomass</w:t>
      </w:r>
      <w:r w:rsidR="00F41318">
        <w:t>), and above ground biomass</w:t>
      </w:r>
      <w:r>
        <w:t>.</w:t>
      </w:r>
      <w:r w:rsidR="00C356DA">
        <w:t xml:space="preserve"> </w:t>
      </w:r>
      <w:r w:rsidR="00F41318">
        <w:t xml:space="preserve">Five mature (but not senescing) leaves of each individual were selected for </w:t>
      </w:r>
      <w:r w:rsidR="00EB3EA0">
        <w:t xml:space="preserve">determination of </w:t>
      </w:r>
      <w:r w:rsidR="00DB77E8">
        <w:t>specific leaf area (</w:t>
      </w:r>
      <w:r w:rsidR="00EB3EA0">
        <w:t>SLA</w:t>
      </w:r>
      <w:r w:rsidR="00DB77E8">
        <w:t>)</w:t>
      </w:r>
      <w:r w:rsidR="00F41318">
        <w:t>.</w:t>
      </w:r>
      <w:r w:rsidR="00EB3EA0">
        <w:t xml:space="preserve"> Fresh leaf area was determined using </w:t>
      </w:r>
      <w:r w:rsidR="00EB3EA0" w:rsidRPr="00EB3EA0">
        <w:t>a LI-3100C Area Meter (Li-</w:t>
      </w:r>
      <w:proofErr w:type="spellStart"/>
      <w:r w:rsidR="00EB3EA0" w:rsidRPr="00EB3EA0">
        <w:t>Cor</w:t>
      </w:r>
      <w:proofErr w:type="spellEnd"/>
      <w:r w:rsidR="00EB3EA0">
        <w:t xml:space="preserve"> Inc.</w:t>
      </w:r>
      <w:r w:rsidR="00EB3EA0" w:rsidRPr="00EB3EA0">
        <w:t xml:space="preserve">, Lincoln, NE, </w:t>
      </w:r>
      <w:r w:rsidR="00DB77E8">
        <w:t>USA</w:t>
      </w:r>
      <w:r w:rsidR="00EB3EA0" w:rsidRPr="00EB3EA0">
        <w:t>)</w:t>
      </w:r>
      <w:r w:rsidR="00EB3EA0">
        <w:t>; SLA was calculated as the ratio of fresh area to dry mass</w:t>
      </w:r>
      <w:r w:rsidR="00EB3EA0" w:rsidRPr="00EB3EA0">
        <w:t>.</w:t>
      </w:r>
      <w:r w:rsidR="00EB3EA0">
        <w:t xml:space="preserve"> </w:t>
      </w:r>
      <w:r w:rsidR="005D7ACC">
        <w:t xml:space="preserve"> </w:t>
      </w:r>
      <w:r w:rsidR="00EB3EA0">
        <w:t>A</w:t>
      </w:r>
      <w:r w:rsidR="00FE5ED1">
        <w:t xml:space="preserve"> 5 cm section of stem was cut from 1 cm above the root-stem junction for analysis of </w:t>
      </w:r>
      <w:r w:rsidR="00EB3EA0">
        <w:t xml:space="preserve">stem </w:t>
      </w:r>
      <w:r w:rsidR="00FE5ED1">
        <w:t xml:space="preserve">density. </w:t>
      </w:r>
      <w:r w:rsidR="00EB3EA0">
        <w:t xml:space="preserve">The fresh volume of the stem section was measured using the water displacement method and stem wood density was calculated as the ratio of oven dry mass to green volume. </w:t>
      </w:r>
      <w:r w:rsidR="00CD67B4">
        <w:t xml:space="preserve">Root dry matter content is a useful proxy for root tissue density </w:t>
      </w:r>
      <w:r w:rsidR="00CD67B4">
        <w:fldChar w:fldCharType="begin" w:fldLock="1"/>
      </w:r>
      <w:r w:rsidR="00CD67B4">
        <w:instrText>ADDIN CSL_CITATION { "citationItems" : [ { "id" : "ITEM-1", "itemData" : { "DOI" : "10.1007/s11104-013-1874-y", "ISSN" : "0032-079X", "author" : [ { "dropping-particle" : "", "family" : "Birouste", "given" : "Marine", "non-dropping-particle" : "", "parse-names" : false, "suffix" : "" }, { "dropping-particle" : "", "family" : "Zamora-Ledezma", "given" : "Ezequiel", "non-dropping-particle" : "", "parse-names" : false, "suffix" : "" }, { "dropping-particle" : "", "family" : "Bossard", "given" : "Carine", "non-dropping-particle" : "", "parse-names" : false, "suffix" : "" }, { "dropping-particle" : "", "family" : "P\u00e9rez-Ramos", "given" : "Ignacio M.", "non-dropping-particle" : "", "parse-names" : false, "suffix" : "" }, { "dropping-particle" : "", "family" : "Roumet", "given" : "Catherine", "non-dropping-particle" : "", "parse-names" : false, "suffix" : "" } ], "container-title" : "Plant and Soil", "id" : "ITEM-1", "issue" : "1-2", "issued" : { "date-parts" : [ [ "2013", "8", "29" ] ] }, "page" : "299-313", "title" : "Measurement of fine root tissue density: a comparison of three methods reveals the potential of root dry matter content", "type" : "article-journal", "volume" : "374" }, "uris" : [ "http://www.mendeley.com/documents/?uuid=41c65f40-745b-4687-9c42-7ae9562325be" ] } ], "mendeley" : { "formattedCitation" : "(Birouste, Zamora-Ledezma, Bossard, P\u00e9rez-Ramos, &amp; Roumet, 2013)", "plainTextFormattedCitation" : "(Birouste, Zamora-Ledezma, Bossard, P\u00e9rez-Ramos, &amp; Roumet, 2013)" }, "properties" : { "noteIndex" : 0 }, "schema" : "https://github.com/citation-style-language/schema/raw/master/csl-citation.json" }</w:instrText>
      </w:r>
      <w:r w:rsidR="00CD67B4">
        <w:fldChar w:fldCharType="separate"/>
      </w:r>
      <w:r w:rsidR="00CD67B4" w:rsidRPr="00CD67B4">
        <w:rPr>
          <w:noProof/>
        </w:rPr>
        <w:t>(Birouste, Zamora-Ledezma, Bossard, Pérez-Ramos, &amp; Roumet, 2013)</w:t>
      </w:r>
      <w:r w:rsidR="00CD67B4">
        <w:fldChar w:fldCharType="end"/>
      </w:r>
      <w:r w:rsidR="00CD67B4">
        <w:t xml:space="preserve">. </w:t>
      </w:r>
      <w:r w:rsidR="00EB3EA0">
        <w:t xml:space="preserve">Dry matter content of fine roots was calculated as the ratio of oven dry mass to fresh mass. Samples were dried in an oven at 70 </w:t>
      </w:r>
      <w:proofErr w:type="spellStart"/>
      <w:r w:rsidR="00EB3EA0" w:rsidRPr="00800A1F">
        <w:rPr>
          <w:vertAlign w:val="superscript"/>
        </w:rPr>
        <w:t>o</w:t>
      </w:r>
      <w:r w:rsidR="008A141B">
        <w:t>C</w:t>
      </w:r>
      <w:proofErr w:type="spellEnd"/>
      <w:r w:rsidR="008A141B">
        <w:t xml:space="preserve"> for 72 hours and a microbalance (Mettler-Toledo, </w:t>
      </w:r>
      <w:proofErr w:type="spellStart"/>
      <w:r w:rsidR="008A141B" w:rsidRPr="00213056">
        <w:t>Greifensee</w:t>
      </w:r>
      <w:proofErr w:type="spellEnd"/>
      <w:r w:rsidR="008A141B" w:rsidRPr="00213056">
        <w:t>, Switzerland</w:t>
      </w:r>
      <w:r w:rsidR="008A141B">
        <w:t>) was used to determine the resulting mass</w:t>
      </w:r>
      <w:r w:rsidR="008A141B" w:rsidRPr="00CD67B4">
        <w:rPr>
          <w:highlight w:val="yellow"/>
        </w:rPr>
        <w:t xml:space="preserve">. </w:t>
      </w:r>
      <w:r w:rsidR="00A20B22" w:rsidRPr="00CD67B4">
        <w:rPr>
          <w:highlight w:val="yellow"/>
        </w:rPr>
        <w:t>Fine root proportion was calculated as the ratio of dry fine root biomass to total dry root biomass,</w:t>
      </w:r>
      <w:r w:rsidR="00A20B22">
        <w:t xml:space="preserve"> and root mass fraction was calculated as the ratio of root dry biomass to whole plant dry biomass.</w:t>
      </w:r>
      <w:r w:rsidR="00137077">
        <w:t xml:space="preserve"> Stunted plants with a shoot length of &lt; 5 cm were not included in the study.</w:t>
      </w:r>
      <w:commentRangeEnd w:id="0"/>
      <w:r w:rsidR="00CD67B4">
        <w:rPr>
          <w:rStyle w:val="CommentReference"/>
        </w:rPr>
        <w:commentReference w:id="0"/>
      </w:r>
    </w:p>
    <w:p w14:paraId="585FDC2C" w14:textId="77777777" w:rsidR="00EB3EA0" w:rsidRDefault="00EB3EA0"/>
    <w:p w14:paraId="708E598D" w14:textId="77777777" w:rsidR="00137077" w:rsidRDefault="00137077">
      <w:r>
        <w:t>Data analysis</w:t>
      </w:r>
    </w:p>
    <w:p w14:paraId="200E60B3" w14:textId="77777777" w:rsidR="00F41318" w:rsidRDefault="00137077">
      <w:r>
        <w:t xml:space="preserve">All statistical analyses were performed using the R statistical programming environment </w:t>
      </w:r>
      <w:r>
        <w:fldChar w:fldCharType="begin" w:fldLock="1"/>
      </w:r>
      <w:r w:rsidR="00CD67B4">
        <w:instrText>ADDIN CSL_CITATION { "citationItems" : [ { "id" : "ITEM-1", "itemData" : { "author" : [ { "dropping-particle" : "", "family" : "R Core Team", "given" : "", "non-dropping-particle" : "", "parse-names" : false, "suffix" : "" } ], "id" : "ITEM-1", "issued" : { "date-parts" : [ [ "2013" ] ] }, "publisher-place" : "Vienna, Austria", "title" : "R: A Language and Environment for Statistical Computing", "type" : "article" }, "uris" : [ "http://www.mendeley.com/documents/?uuid=900b1f1c-da19-4dbb-be96-156b5522fc98" ] } ], "mendeley" : { "formattedCitation" : "(R Core Team, 2013)", "plainTextFormattedCitation" : "(R Core Team, 2013)", "previouslyFormattedCitation" : "(R Core Team 2013)" }, "properties" : { "noteIndex" : 0 }, "schema" : "https://github.com/citation-style-language/schema/raw/master/csl-citation.json" }</w:instrText>
      </w:r>
      <w:r>
        <w:fldChar w:fldCharType="separate"/>
      </w:r>
      <w:r w:rsidR="00CD67B4" w:rsidRPr="00CD67B4">
        <w:rPr>
          <w:noProof/>
        </w:rPr>
        <w:t>(R Core Team, 2013)</w:t>
      </w:r>
      <w:r>
        <w:fldChar w:fldCharType="end"/>
      </w:r>
      <w:r>
        <w:t xml:space="preserve">. We used two-way </w:t>
      </w:r>
      <w:r w:rsidR="00AC2DF9">
        <w:t>analysis of variance (</w:t>
      </w:r>
      <w:r>
        <w:t>ANOVA</w:t>
      </w:r>
      <w:r w:rsidR="00AC2DF9">
        <w:t>)</w:t>
      </w:r>
      <w:r>
        <w:t xml:space="preserve"> to test for main effects of and interactions between waterlogging and CO</w:t>
      </w:r>
      <w:r w:rsidRPr="00137077">
        <w:rPr>
          <w:vertAlign w:val="subscript"/>
        </w:rPr>
        <w:t>2</w:t>
      </w:r>
      <w:r>
        <w:t xml:space="preserve"> treatments</w:t>
      </w:r>
      <w:r w:rsidR="00AC2DF9">
        <w:t xml:space="preserve"> on </w:t>
      </w:r>
      <w:commentRangeStart w:id="1"/>
      <w:r w:rsidR="00AC2DF9">
        <w:t>physiology (photosynthetic rate, WUE),</w:t>
      </w:r>
      <w:commentRangeEnd w:id="1"/>
      <w:r w:rsidR="006E7B67">
        <w:rPr>
          <w:rStyle w:val="CommentReference"/>
        </w:rPr>
        <w:commentReference w:id="1"/>
      </w:r>
      <w:r w:rsidR="00AC2DF9">
        <w:t xml:space="preserve"> </w:t>
      </w:r>
      <w:r w:rsidR="00943C9A">
        <w:t xml:space="preserve">biomass </w:t>
      </w:r>
      <w:r w:rsidR="00AC2DF9">
        <w:t>allocation (root mass fraction, fine root proportion) and functional traits (fine root dry matter content, stem density, SLA)</w:t>
      </w:r>
      <w:r w:rsidR="00BB0F60">
        <w:t>. Metrics of biomass (total, root biomass, aboveground biomass) were compared between “</w:t>
      </w:r>
      <w:proofErr w:type="gramStart"/>
      <w:r w:rsidR="00BB0F60">
        <w:t>control</w:t>
      </w:r>
      <w:proofErr w:type="gramEnd"/>
      <w:r w:rsidR="00BB0F60">
        <w:t xml:space="preserve">” and “recovered” treatment plants, as plants which received the “waterlogged” treatment were younger at harvest. </w:t>
      </w:r>
      <w:r w:rsidR="0059549F">
        <w:t>P</w:t>
      </w:r>
      <w:r w:rsidR="00BB0F60">
        <w:t>ost-hoc comparison (</w:t>
      </w:r>
      <w:proofErr w:type="spellStart"/>
      <w:r w:rsidR="00BB0F60">
        <w:t>Tukey’s</w:t>
      </w:r>
      <w:proofErr w:type="spellEnd"/>
      <w:r w:rsidR="00BB0F60">
        <w:t xml:space="preserve"> HSD) was used to determine which combination of treatments were responsible for</w:t>
      </w:r>
      <w:r w:rsidR="0059549F">
        <w:t xml:space="preserve"> interaction effects and</w:t>
      </w:r>
      <w:r w:rsidR="00BB0F60">
        <w:t xml:space="preserve"> </w:t>
      </w:r>
      <w:r w:rsidR="0059549F">
        <w:t>waterlogging treatment main effects</w:t>
      </w:r>
      <w:r w:rsidR="00BB0F60">
        <w:t xml:space="preserve">. </w:t>
      </w:r>
      <w:r>
        <w:t xml:space="preserve">Type II sums of squares were used </w:t>
      </w:r>
      <w:r w:rsidR="00AC2DF9">
        <w:t>where</w:t>
      </w:r>
      <w:r>
        <w:t xml:space="preserve"> unbalanced analyses result</w:t>
      </w:r>
      <w:r w:rsidR="00AC2DF9">
        <w:t>ed</w:t>
      </w:r>
      <w:r>
        <w:t xml:space="preserve"> from removal of stunted plants from the study</w:t>
      </w:r>
      <w:r w:rsidR="00AC2DF9">
        <w:t xml:space="preserve">, following </w:t>
      </w:r>
      <w:proofErr w:type="spellStart"/>
      <w:r w:rsidR="00AC2DF9">
        <w:t>Lansgrud</w:t>
      </w:r>
      <w:proofErr w:type="spellEnd"/>
      <w:r w:rsidR="00AC2DF9">
        <w:t xml:space="preserve"> (2003).</w:t>
      </w:r>
      <w:r w:rsidR="00BB0F60">
        <w:t xml:space="preserve"> </w:t>
      </w:r>
      <w:r w:rsidR="00D92F77">
        <w:t>Data were log</w:t>
      </w:r>
      <w:r w:rsidR="00D92F77" w:rsidRPr="00D92F77">
        <w:rPr>
          <w:vertAlign w:val="subscript"/>
        </w:rPr>
        <w:t>10</w:t>
      </w:r>
      <w:r w:rsidR="00D92F77">
        <w:t xml:space="preserve"> or square root transformed where appropriate to satisfy assumptions of normality inherent in ANOVA.</w:t>
      </w:r>
      <w:r w:rsidR="00BB0F60">
        <w:t xml:space="preserve"> Statistical significance was </w:t>
      </w:r>
      <w:proofErr w:type="spellStart"/>
      <w:r w:rsidR="00BB0F60">
        <w:t>thresholded</w:t>
      </w:r>
      <w:proofErr w:type="spellEnd"/>
      <w:r w:rsidR="00BB0F60">
        <w:t xml:space="preserve"> at alpha = 0.1 for photosynthetic rate and WUE measurements (n = 4) and 0.05 for all other measurements (n = 8).</w:t>
      </w:r>
      <w:r w:rsidR="00D92F77">
        <w:t xml:space="preserve"> </w:t>
      </w:r>
    </w:p>
    <w:sectPr w:rsidR="00F4131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0" w:author="Faculty of Science" w:date="2015-03-21T15:45:00Z" w:initials="FoS">
    <w:p w14:paraId="5796B06A" w14:textId="77777777" w:rsidR="00CD67B4" w:rsidRDefault="00CD67B4">
      <w:pPr>
        <w:pStyle w:val="CommentText"/>
      </w:pPr>
      <w:r>
        <w:rPr>
          <w:rStyle w:val="CommentReference"/>
        </w:rPr>
        <w:annotationRef/>
      </w:r>
      <w:r>
        <w:t>Stem density</w:t>
      </w:r>
    </w:p>
  </w:comment>
  <w:comment w:id="1" w:author="Faculty of Science" w:date="2015-03-21T15:45:00Z" w:initials="FoS">
    <w:p w14:paraId="7D363682" w14:textId="0C2D8E88" w:rsidR="006E7B67" w:rsidRDefault="006E7B67">
      <w:pPr>
        <w:pStyle w:val="CommentText"/>
      </w:pPr>
      <w:r>
        <w:rPr>
          <w:rStyle w:val="CommentReference"/>
        </w:rPr>
        <w:annotationRef/>
      </w:r>
      <w:r>
        <w:t xml:space="preserve">Stomatal </w:t>
      </w:r>
      <w:r>
        <w:t>conductance</w:t>
      </w:r>
      <w:bookmarkStart w:id="2" w:name="_GoBack"/>
      <w:bookmarkEnd w:id="2"/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5796B06A" w15:done="0"/>
  <w15:commentEx w15:paraId="7D363682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Faculty of Science">
    <w15:presenceInfo w15:providerId="None" w15:userId="Faculty of Scienc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E275E"/>
    <w:rsid w:val="000268ED"/>
    <w:rsid w:val="00062CBA"/>
    <w:rsid w:val="0006625A"/>
    <w:rsid w:val="00137077"/>
    <w:rsid w:val="001906F0"/>
    <w:rsid w:val="001E275E"/>
    <w:rsid w:val="00213056"/>
    <w:rsid w:val="0026720B"/>
    <w:rsid w:val="00380769"/>
    <w:rsid w:val="00407A93"/>
    <w:rsid w:val="0052461D"/>
    <w:rsid w:val="0059549F"/>
    <w:rsid w:val="005B65CA"/>
    <w:rsid w:val="005D7ACC"/>
    <w:rsid w:val="006C15B7"/>
    <w:rsid w:val="006E7B67"/>
    <w:rsid w:val="00730BEA"/>
    <w:rsid w:val="007B0BCD"/>
    <w:rsid w:val="00800A1F"/>
    <w:rsid w:val="0081670D"/>
    <w:rsid w:val="00873589"/>
    <w:rsid w:val="008A141B"/>
    <w:rsid w:val="00941BF6"/>
    <w:rsid w:val="00943C9A"/>
    <w:rsid w:val="00A20B22"/>
    <w:rsid w:val="00A97B41"/>
    <w:rsid w:val="00AC2DF9"/>
    <w:rsid w:val="00BB0F60"/>
    <w:rsid w:val="00BC5D9E"/>
    <w:rsid w:val="00C27BD9"/>
    <w:rsid w:val="00C356DA"/>
    <w:rsid w:val="00C7106F"/>
    <w:rsid w:val="00CD67B4"/>
    <w:rsid w:val="00D355E7"/>
    <w:rsid w:val="00D63080"/>
    <w:rsid w:val="00D92F77"/>
    <w:rsid w:val="00DB77E8"/>
    <w:rsid w:val="00EB3EA0"/>
    <w:rsid w:val="00F41318"/>
    <w:rsid w:val="00FC55A3"/>
    <w:rsid w:val="00FE5ED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BC79287"/>
  <w15:chartTrackingRefBased/>
  <w15:docId w15:val="{9894C8B4-C6AD-4693-BCAF-2204FF6D6C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CD67B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D67B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D67B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D67B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D67B4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D67B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D67B4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people" Target="people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microsoft.com/office/2011/relationships/commentsExtended" Target="commentsExtended.xml"/><Relationship Id="rId5" Type="http://schemas.openxmlformats.org/officeDocument/2006/relationships/comments" Target="comment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EA06221-679C-483D-B9A0-4FFB94B947C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677</TotalTime>
  <Pages>2</Pages>
  <Words>1412</Words>
  <Characters>8051</Characters>
  <Application>Microsoft Office Word</Application>
  <DocSecurity>0</DocSecurity>
  <Lines>67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acquarie University</Company>
  <LinksUpToDate>false</LinksUpToDate>
  <CharactersWithSpaces>944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culty of Science</dc:creator>
  <cp:keywords/>
  <dc:description/>
  <cp:lastModifiedBy>Faculty of Science</cp:lastModifiedBy>
  <cp:revision>19</cp:revision>
  <dcterms:created xsi:type="dcterms:W3CDTF">2015-03-05T03:38:00Z</dcterms:created>
  <dcterms:modified xsi:type="dcterms:W3CDTF">2015-03-21T04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the.hierarchy@gmail.com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6th edition (author-date)</vt:lpwstr>
  </property>
  <property fmtid="{D5CDD505-2E9C-101B-9397-08002B2CF9AE}" pid="13" name="Mendeley Recent Style Id 4_1">
    <vt:lpwstr>http://www.zotero.org/styles/freshwater-biology</vt:lpwstr>
  </property>
  <property fmtid="{D5CDD505-2E9C-101B-9397-08002B2CF9AE}" pid="14" name="Mendeley Recent Style Name 4_1">
    <vt:lpwstr>Freshwater Biology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journal-of-ecology</vt:lpwstr>
  </property>
  <property fmtid="{D5CDD505-2E9C-101B-9397-08002B2CF9AE}" pid="20" name="Mendeley Recent Style Name 7_1">
    <vt:lpwstr>Journal of Ecology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7th edition</vt:lpwstr>
  </property>
</Properties>
</file>